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glossary/fontTable.xml" ContentType="application/vnd.openxmlformats-officedocument.wordprocessingml.fontTabl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glossary/document.xml" ContentType="application/vnd.openxmlformats-officedocument.wordprocessingml.document.glossary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</w:sdtPr>
      <w:sdtContent>
        <w:p w:rsidR="00F9444C" w:rsidRDefault="00C104B5">
          <w:pPr>
            <w:pStyle w:val="NoSpacing"/>
          </w:pPr>
          <w:r>
            <w:t>Your Name</w:t>
          </w:r>
        </w:p>
      </w:sdtContent>
    </w:sdt>
    <w:p w:rsidR="00E614DD" w:rsidRDefault="008B3641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</w:sdtPr>
        <w:sdtContent>
          <w:r w:rsidR="00B13D1B">
            <w:t>Instructor Name</w:t>
          </w:r>
        </w:sdtContent>
      </w:sdt>
    </w:p>
    <w:p w:rsidR="00E614DD" w:rsidRDefault="008B3641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</w:sdtPr>
        <w:sdtContent>
          <w:r w:rsidR="00B13D1B">
            <w:t>Course Number</w:t>
          </w:r>
        </w:sdtContent>
      </w:sdt>
    </w:p>
    <w:p w:rsidR="00E614DD" w:rsidRDefault="008B3641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</w:sdtPr>
        <w:sdtContent>
          <w:r w:rsidR="00B13D1B">
            <w:t>Date</w:t>
          </w:r>
        </w:sdtContent>
      </w:sdt>
    </w:p>
    <w:p w:rsidR="00585431" w:rsidRDefault="00C104B5" w:rsidP="00172607">
      <w:pPr>
        <w:pStyle w:val="Title"/>
      </w:pPr>
      <w:r>
        <w:t>Women and the</w:t>
      </w:r>
      <w:r w:rsidR="00172607">
        <w:t xml:space="preserve"> Reformation in Germany </w:t>
      </w:r>
    </w:p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585431" w:rsidRDefault="00585431" w:rsidP="00585431"/>
    <w:p w:rsidR="00E55E7D" w:rsidRDefault="00E55E7D" w:rsidP="00172607">
      <w:pPr>
        <w:spacing w:line="240" w:lineRule="auto"/>
        <w:ind w:firstLine="0"/>
      </w:pPr>
    </w:p>
    <w:p w:rsidR="00172607" w:rsidRDefault="00172607" w:rsidP="00172607">
      <w:pPr>
        <w:spacing w:line="240" w:lineRule="auto"/>
        <w:ind w:firstLine="0"/>
      </w:pPr>
    </w:p>
    <w:p w:rsidR="003E1D71" w:rsidRDefault="00C104B5" w:rsidP="00613165">
      <w:r>
        <w:lastRenderedPageBreak/>
        <w:t xml:space="preserve">Merry E. Wiesner-Hanks </w:t>
      </w:r>
      <w:r w:rsidR="00A06804">
        <w:t>is a famous professor at the University of Wisconsin, Milwaukee</w:t>
      </w:r>
      <w:r w:rsidR="004227DE">
        <w:t xml:space="preserve"> whose primary </w:t>
      </w:r>
      <w:r w:rsidR="002452FB">
        <w:t xml:space="preserve">focus is on women, gender and sexuality within these. </w:t>
      </w:r>
      <w:r w:rsidR="00561627">
        <w:t xml:space="preserve">In her article, she has discussed </w:t>
      </w:r>
      <w:r w:rsidR="001D09FF">
        <w:t xml:space="preserve">the major </w:t>
      </w:r>
      <w:r w:rsidR="001053E5">
        <w:t xml:space="preserve">restrictions </w:t>
      </w:r>
      <w:r w:rsidR="001D09FF">
        <w:t>women faced before the Protestant Reformation</w:t>
      </w:r>
      <w:r w:rsidR="00946971">
        <w:t>.</w:t>
      </w:r>
      <w:r w:rsidR="00C35392">
        <w:t xml:space="preserve"> In Germany, t</w:t>
      </w:r>
      <w:r w:rsidR="00946971">
        <w:t>hese restrictions were related to the social and political status of women</w:t>
      </w:r>
      <w:r w:rsidR="007273C7">
        <w:t xml:space="preserve"> and had limited choices regarding preaching and marriage. </w:t>
      </w:r>
    </w:p>
    <w:p w:rsidR="00442D3A" w:rsidRDefault="00C104B5" w:rsidP="00613165">
      <w:r>
        <w:t>Independence</w:t>
      </w:r>
      <w:r w:rsidR="005D7C5F">
        <w:t xml:space="preserve"> of women </w:t>
      </w:r>
      <w:r>
        <w:t>was not</w:t>
      </w:r>
      <w:r w:rsidR="005D7C5F">
        <w:t xml:space="preserve"> an acceptable practice at the beginning of the 16</w:t>
      </w:r>
      <w:r w:rsidR="005D7C5F" w:rsidRPr="005D7C5F">
        <w:rPr>
          <w:vertAlign w:val="superscript"/>
        </w:rPr>
        <w:t>th</w:t>
      </w:r>
      <w:r w:rsidR="005D7C5F">
        <w:t xml:space="preserve"> century</w:t>
      </w:r>
      <w:r w:rsidR="00095E3A">
        <w:t xml:space="preserve"> in Germany</w:t>
      </w:r>
      <w:r w:rsidR="005D7C5F">
        <w:t xml:space="preserve"> and most of the women </w:t>
      </w:r>
      <w:r>
        <w:t>were under the authority of their fathers and their husbands. They were compelled to</w:t>
      </w:r>
      <w:r>
        <w:t xml:space="preserve"> follow and practice the religion of their husbands. </w:t>
      </w:r>
      <w:r w:rsidR="00946971">
        <w:t xml:space="preserve">But </w:t>
      </w:r>
      <w:r w:rsidR="008A520E">
        <w:t xml:space="preserve">the Protestant Reformation changed everything </w:t>
      </w:r>
      <w:r w:rsidR="00981C36">
        <w:t xml:space="preserve">and the first and foremost thing that changed was, women were permitted to read </w:t>
      </w:r>
      <w:r w:rsidR="009D4F63">
        <w:t xml:space="preserve">and study </w:t>
      </w:r>
      <w:r w:rsidR="00981C36">
        <w:t>the Bible</w:t>
      </w:r>
      <w:r w:rsidR="008B3641">
        <w:fldChar w:fldCharType="begin"/>
      </w:r>
      <w:r w:rsidR="003E1D71">
        <w:instrText xml:space="preserve"> ADDIN ZOTERO_ITEM CSL_CITATION {"citationID":"oMRPoVS6","properties":{"formattedCitation":"(ccmustangs2001)","plainCitation":"(ccmustangs2001)","noteIndex":0},"citationItems":[{"id":246,"uris":["http://zotero.org/users/local/bWNXhCgk/items/HU4Y5WIC"],"uri":["http://zotero.org/users/local/bWNXhCgk/items/HU4Y5WIC"],"itemData":{"id":246,"type":"webpage","title":"&amp;quot;Nuns, Wives, and Mothers: Women and the Reformation in Germany&amp;quot; - WriteWork","abstract":"Nuns, Wives, and Mothers: Women and the Reformation in GermanyBefore the Protestant Reformation there were major restrictions to the social and political status of women. However, the Reformation caused a large change. Women were actually allowed to re...","URL":"https://www.writework.com:80/essay/nuns-wives-and-mothers-women-and-reformation-germany","title-short":"&amp;quot;Nuns, Wives, and Mothers","language":"en","author":[{"literal":"ccmustangs2001"}],"accessed":{"date-parts":[["2019",11,12]]}}}],"schema":"https://github.com/citation-style-language/schema/raw/master/csl-citation.json"} </w:instrText>
      </w:r>
      <w:r w:rsidR="008B3641">
        <w:fldChar w:fldCharType="separate"/>
      </w:r>
      <w:r w:rsidR="003E1D71" w:rsidRPr="003E1D71">
        <w:rPr>
          <w:rFonts w:ascii="Times New Roman" w:hAnsi="Times New Roman" w:cs="Times New Roman"/>
        </w:rPr>
        <w:t>(ccmustangs2001)</w:t>
      </w:r>
      <w:r w:rsidR="008B3641">
        <w:fldChar w:fldCharType="end"/>
      </w:r>
      <w:r w:rsidR="009D4F63">
        <w:t xml:space="preserve">. Catholic church </w:t>
      </w:r>
      <w:r w:rsidR="008C1F3E">
        <w:t xml:space="preserve">allowed many of the nuns and sisters to get married. </w:t>
      </w:r>
      <w:r w:rsidR="006B405A">
        <w:t xml:space="preserve">It was a beneficial movement for women as </w:t>
      </w:r>
      <w:r w:rsidR="00A04384">
        <w:t>it helped</w:t>
      </w:r>
      <w:r w:rsidR="006B405A">
        <w:t xml:space="preserve"> them to get an education </w:t>
      </w:r>
      <w:r w:rsidR="00D357E1">
        <w:t xml:space="preserve">and by the end of Reformation, more than ninety percent of women were </w:t>
      </w:r>
      <w:r w:rsidR="00563CDA">
        <w:t xml:space="preserve">educated. </w:t>
      </w:r>
      <w:r w:rsidR="00D668C6" w:rsidRPr="00D668C6">
        <w:t>The impact of religious changes on women and their role in the movement wary throughout Germany.</w:t>
      </w:r>
      <w:r w:rsidR="00A04384">
        <w:t xml:space="preserve">Though this movement was a </w:t>
      </w:r>
      <w:r w:rsidR="000B37D4">
        <w:t>revolutionary step towards the development of women's kind, it has its flaws and restriction</w:t>
      </w:r>
      <w:r w:rsidR="008F69D0">
        <w:t>s.</w:t>
      </w:r>
      <w:r w:rsidR="00D21AD2">
        <w:t>Even during</w:t>
      </w:r>
      <w:r w:rsidR="008F69D0">
        <w:t xml:space="preserve"> the Reformation period</w:t>
      </w:r>
      <w:r w:rsidR="00831F59">
        <w:t xml:space="preserve"> in Germany</w:t>
      </w:r>
      <w:r w:rsidR="008F69D0">
        <w:t xml:space="preserve">, women were only allowed to marry the reformers because they feared </w:t>
      </w:r>
      <w:r w:rsidR="0003525C">
        <w:t>that if women marry someone</w:t>
      </w:r>
      <w:r w:rsidR="00B25D04">
        <w:t xml:space="preserve"> else other than a reformer, they will start preaching to their husbands because at that time </w:t>
      </w:r>
      <w:r w:rsidR="00BF2CB6">
        <w:t>husbands</w:t>
      </w:r>
      <w:r w:rsidR="00B25D04">
        <w:t xml:space="preserve"> were supposed to lead </w:t>
      </w:r>
      <w:r w:rsidR="00BF2CB6">
        <w:t>wives.</w:t>
      </w:r>
      <w:r w:rsidR="00831F59">
        <w:t xml:space="preserve">This aroused </w:t>
      </w:r>
      <w:r w:rsidR="00D21AD2">
        <w:t>tensions</w:t>
      </w:r>
      <w:r w:rsidR="00831F59">
        <w:t xml:space="preserve"> in Germany and resulted in severe </w:t>
      </w:r>
      <w:r w:rsidR="00D21AD2">
        <w:t>protests againstthe Reformation</w:t>
      </w:r>
      <w:r w:rsidR="00B04279">
        <w:t xml:space="preserve"> and the strong female who ere leading this protest were the convents</w:t>
      </w:r>
      <w:r w:rsidR="008B3641">
        <w:fldChar w:fldCharType="begin"/>
      </w:r>
      <w:r w:rsidR="00613165">
        <w:instrText xml:space="preserve"> ADDIN ZOTERO_ITEM CSL_CITATION {"citationID":"lQahz6yU","properties":{"formattedCitation":"(Harris)","plainCitation":"(Harris)","noteIndex":0},"citationItems":[{"id":245,"uris":["http://zotero.org/users/local/bWNXhCgk/items/T92ZCQNR"],"uri":["http://zotero.org/users/local/bWNXhCgk/items/T92ZCQNR"],"itemData":{"id":245,"type":"article-journal","title":"A New Look at the Reformation: Aristocratic Women and Nunneries, 1450-1540","container-title":"Journal of British Studies","page":"89-113","volume":"32","issue":"2","source":"JSTOR","ISSN":"0021-9371","title-short":"A New Look at the Reformation","author":[{"family":"Harris","given":"Barbara J."}],"issued":{"date-parts":[["1993"]]}}}],"schema":"https://github.com/citation-style-language/schema/raw/master/csl-citation.json"} </w:instrText>
      </w:r>
      <w:r w:rsidR="008B3641">
        <w:fldChar w:fldCharType="separate"/>
      </w:r>
      <w:r w:rsidR="00613165" w:rsidRPr="00613165">
        <w:rPr>
          <w:rFonts w:ascii="Times New Roman" w:hAnsi="Times New Roman" w:cs="Times New Roman"/>
        </w:rPr>
        <w:t>(Harris)</w:t>
      </w:r>
      <w:r w:rsidR="008B3641">
        <w:fldChar w:fldCharType="end"/>
      </w:r>
      <w:r w:rsidR="00B04279">
        <w:t xml:space="preserve">. </w:t>
      </w:r>
    </w:p>
    <w:p w:rsidR="003E1D71" w:rsidRDefault="00C104B5" w:rsidP="00BC381F">
      <w:r>
        <w:t xml:space="preserve">Thus, this Reformation did make women strong as wives and mothers </w:t>
      </w:r>
      <w:r w:rsidR="00B75125">
        <w:t xml:space="preserve">but it </w:t>
      </w:r>
      <w:r w:rsidR="00B56AA1">
        <w:t xml:space="preserve">also </w:t>
      </w:r>
      <w:r w:rsidR="00B75125">
        <w:t>cut off</w:t>
      </w:r>
      <w:r w:rsidR="00B56AA1">
        <w:t xml:space="preserve"> women’s opportunity to express themselves spiritually</w:t>
      </w:r>
      <w:r w:rsidR="005E23BC">
        <w:t xml:space="preserve"> and after the 17</w:t>
      </w:r>
      <w:r w:rsidR="005E23BC" w:rsidRPr="005E23BC">
        <w:rPr>
          <w:vertAlign w:val="superscript"/>
        </w:rPr>
        <w:t>th</w:t>
      </w:r>
      <w:r w:rsidR="005E23BC">
        <w:t xml:space="preserve"> century, the religion for all the women in Germany </w:t>
      </w:r>
      <w:r w:rsidR="00613165">
        <w:t>was tied to the household</w:t>
      </w:r>
      <w:bookmarkStart w:id="0" w:name="_GoBack"/>
      <w:bookmarkEnd w:id="0"/>
      <w:r w:rsidR="00613165">
        <w:t>.</w:t>
      </w:r>
    </w:p>
    <w:p w:rsidR="003E1D71" w:rsidRDefault="00C104B5" w:rsidP="002452FB">
      <w:pPr>
        <w:ind w:firstLine="0"/>
      </w:pPr>
      <w:r>
        <w:lastRenderedPageBreak/>
        <w:t>Work cited</w:t>
      </w:r>
    </w:p>
    <w:p w:rsidR="00BC381F" w:rsidRPr="00BC381F" w:rsidRDefault="008B3641" w:rsidP="00BC381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C104B5">
        <w:instrText xml:space="preserve"> ADDIN ZOTERO_BIBL {"uncited":[],"omitted":[],"custom":[]} CSL_BIBLIOGRAPHY </w:instrText>
      </w:r>
      <w:r>
        <w:fldChar w:fldCharType="separate"/>
      </w:r>
      <w:r w:rsidR="00C104B5" w:rsidRPr="00BC381F">
        <w:rPr>
          <w:rFonts w:ascii="Times New Roman" w:hAnsi="Times New Roman" w:cs="Times New Roman"/>
        </w:rPr>
        <w:t xml:space="preserve">ccmustangs2001. </w:t>
      </w:r>
      <w:r w:rsidR="00C104B5" w:rsidRPr="00BC381F">
        <w:rPr>
          <w:rFonts w:ascii="Times New Roman" w:hAnsi="Times New Roman" w:cs="Times New Roman"/>
          <w:i/>
          <w:iCs/>
        </w:rPr>
        <w:t>&amp;</w:t>
      </w:r>
      <w:r w:rsidR="00C104B5" w:rsidRPr="00BC381F">
        <w:rPr>
          <w:rFonts w:ascii="Times New Roman" w:hAnsi="Times New Roman" w:cs="Times New Roman"/>
          <w:i/>
          <w:iCs/>
        </w:rPr>
        <w:t>quot;Nuns, Wives, and Mothers: Women and the Reformation in Germany&amp;quot; - WriteWork</w:t>
      </w:r>
      <w:r w:rsidR="00C104B5" w:rsidRPr="00BC381F">
        <w:rPr>
          <w:rFonts w:ascii="Times New Roman" w:hAnsi="Times New Roman" w:cs="Times New Roman"/>
        </w:rPr>
        <w:t>. https://www.writework.com:80/essay/nuns-wives-and-mothers-women-and-reformation-germany. Accessed 12 Nov. 2019.</w:t>
      </w:r>
    </w:p>
    <w:p w:rsidR="00BC381F" w:rsidRPr="00BC381F" w:rsidRDefault="00C104B5" w:rsidP="00BC381F">
      <w:pPr>
        <w:pStyle w:val="Bibliography"/>
        <w:rPr>
          <w:rFonts w:ascii="Times New Roman" w:hAnsi="Times New Roman" w:cs="Times New Roman"/>
        </w:rPr>
      </w:pPr>
      <w:r w:rsidRPr="00BC381F">
        <w:rPr>
          <w:rFonts w:ascii="Times New Roman" w:hAnsi="Times New Roman" w:cs="Times New Roman"/>
        </w:rPr>
        <w:t xml:space="preserve">Harris, Barbara J. “A New Look at the Reformation: Aristocratic Women and Nunneries, 1450-1540.” </w:t>
      </w:r>
      <w:r w:rsidRPr="00BC381F">
        <w:rPr>
          <w:rFonts w:ascii="Times New Roman" w:hAnsi="Times New Roman" w:cs="Times New Roman"/>
          <w:i/>
          <w:iCs/>
        </w:rPr>
        <w:t>Journal of British Studies</w:t>
      </w:r>
      <w:r w:rsidRPr="00BC381F">
        <w:rPr>
          <w:rFonts w:ascii="Times New Roman" w:hAnsi="Times New Roman" w:cs="Times New Roman"/>
        </w:rPr>
        <w:t>, vol. 32, no. 2, 1993, pp. 89–113.</w:t>
      </w:r>
    </w:p>
    <w:p w:rsidR="003E1D71" w:rsidRPr="00585431" w:rsidRDefault="008B3641" w:rsidP="002452FB">
      <w:pPr>
        <w:ind w:firstLine="0"/>
      </w:pPr>
      <w:r>
        <w:fldChar w:fldCharType="end"/>
      </w:r>
    </w:p>
    <w:sectPr w:rsidR="003E1D71" w:rsidRPr="00585431" w:rsidSect="008B3641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104B5" w:rsidRDefault="00C104B5" w:rsidP="008B3641">
      <w:pPr>
        <w:spacing w:line="240" w:lineRule="auto"/>
      </w:pPr>
      <w:r>
        <w:separator/>
      </w:r>
    </w:p>
  </w:endnote>
  <w:endnote w:type="continuationSeparator" w:id="1">
    <w:p w:rsidR="00C104B5" w:rsidRDefault="00C104B5" w:rsidP="008B3641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104B5" w:rsidRDefault="00C104B5" w:rsidP="008B3641">
      <w:pPr>
        <w:spacing w:line="240" w:lineRule="auto"/>
      </w:pPr>
      <w:r>
        <w:separator/>
      </w:r>
    </w:p>
  </w:footnote>
  <w:footnote w:type="continuationSeparator" w:id="1">
    <w:p w:rsidR="00C104B5" w:rsidRDefault="00C104B5" w:rsidP="008B3641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 w:rsidRDefault="008B3641">
    <w:pPr>
      <w:pStyle w:val="Header"/>
    </w:pPr>
    <w:sdt>
      <w:sdtPr>
        <w:alias w:val="Last Name:"/>
        <w:tag w:val="Last Name:"/>
        <w:id w:val="343136273"/>
        <w:temporary/>
        <w:showingPlcHdr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4E509F">
      <w:rPr>
        <w:noProof/>
      </w:rPr>
      <w:t>3</w:t>
    </w:r>
    <w:r>
      <w:rPr>
        <w:noProof/>
      </w:rPr>
      <w:fldChar w:fldCharType="end"/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 w:rsidRDefault="008B3641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4E509F">
      <w:rPr>
        <w:noProof/>
      </w:rPr>
      <w:t>1</w:t>
    </w:r>
    <w:r>
      <w:rPr>
        <w:noProof/>
      </w:rPr>
      <w:fldChar w:fldCharType="end"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62FA7CFC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3FA86FF6" w:tentative="1">
      <w:start w:val="1"/>
      <w:numFmt w:val="lowerLetter"/>
      <w:lvlText w:val="%2."/>
      <w:lvlJc w:val="left"/>
      <w:pPr>
        <w:ind w:left="2160" w:hanging="360"/>
      </w:pPr>
    </w:lvl>
    <w:lvl w:ilvl="2" w:tplc="D26035F2" w:tentative="1">
      <w:start w:val="1"/>
      <w:numFmt w:val="lowerRoman"/>
      <w:lvlText w:val="%3."/>
      <w:lvlJc w:val="right"/>
      <w:pPr>
        <w:ind w:left="2880" w:hanging="180"/>
      </w:pPr>
    </w:lvl>
    <w:lvl w:ilvl="3" w:tplc="D1F43270" w:tentative="1">
      <w:start w:val="1"/>
      <w:numFmt w:val="decimal"/>
      <w:lvlText w:val="%4."/>
      <w:lvlJc w:val="left"/>
      <w:pPr>
        <w:ind w:left="3600" w:hanging="360"/>
      </w:pPr>
    </w:lvl>
    <w:lvl w:ilvl="4" w:tplc="74C6445C" w:tentative="1">
      <w:start w:val="1"/>
      <w:numFmt w:val="lowerLetter"/>
      <w:lvlText w:val="%5."/>
      <w:lvlJc w:val="left"/>
      <w:pPr>
        <w:ind w:left="4320" w:hanging="360"/>
      </w:pPr>
    </w:lvl>
    <w:lvl w:ilvl="5" w:tplc="E7B49330" w:tentative="1">
      <w:start w:val="1"/>
      <w:numFmt w:val="lowerRoman"/>
      <w:lvlText w:val="%6."/>
      <w:lvlJc w:val="right"/>
      <w:pPr>
        <w:ind w:left="5040" w:hanging="180"/>
      </w:pPr>
    </w:lvl>
    <w:lvl w:ilvl="6" w:tplc="2C841E46" w:tentative="1">
      <w:start w:val="1"/>
      <w:numFmt w:val="decimal"/>
      <w:lvlText w:val="%7."/>
      <w:lvlJc w:val="left"/>
      <w:pPr>
        <w:ind w:left="5760" w:hanging="360"/>
      </w:pPr>
    </w:lvl>
    <w:lvl w:ilvl="7" w:tplc="D6EEF630" w:tentative="1">
      <w:start w:val="1"/>
      <w:numFmt w:val="lowerLetter"/>
      <w:lvlText w:val="%8."/>
      <w:lvlJc w:val="left"/>
      <w:pPr>
        <w:ind w:left="6480" w:hanging="360"/>
      </w:pPr>
    </w:lvl>
    <w:lvl w:ilvl="8" w:tplc="4F32BDC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removePersonalInformation/>
  <w:removeDateAndTime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yNDMzMTEyNjcxMjM1NzJS0lEKTi0uzszPAykwrgUAO7H18SwAAAA="/>
  </w:docVars>
  <w:rsids>
    <w:rsidRoot w:val="00F83220"/>
    <w:rsid w:val="000166A4"/>
    <w:rsid w:val="0003525C"/>
    <w:rsid w:val="0003535F"/>
    <w:rsid w:val="00040B36"/>
    <w:rsid w:val="00040CBB"/>
    <w:rsid w:val="000414D9"/>
    <w:rsid w:val="00095E3A"/>
    <w:rsid w:val="000B37D4"/>
    <w:rsid w:val="000B78C8"/>
    <w:rsid w:val="001053E5"/>
    <w:rsid w:val="00117DA7"/>
    <w:rsid w:val="001463B2"/>
    <w:rsid w:val="00172607"/>
    <w:rsid w:val="001D09FF"/>
    <w:rsid w:val="001E2842"/>
    <w:rsid w:val="001F62C0"/>
    <w:rsid w:val="002452FB"/>
    <w:rsid w:val="00245E02"/>
    <w:rsid w:val="002A3335"/>
    <w:rsid w:val="00353B66"/>
    <w:rsid w:val="00364805"/>
    <w:rsid w:val="003C2D17"/>
    <w:rsid w:val="003E1D71"/>
    <w:rsid w:val="004227DE"/>
    <w:rsid w:val="00442D3A"/>
    <w:rsid w:val="00456604"/>
    <w:rsid w:val="004A2675"/>
    <w:rsid w:val="004E509F"/>
    <w:rsid w:val="004F7139"/>
    <w:rsid w:val="00536FC2"/>
    <w:rsid w:val="005525EB"/>
    <w:rsid w:val="00561627"/>
    <w:rsid w:val="00563CDA"/>
    <w:rsid w:val="0057093C"/>
    <w:rsid w:val="00570C7C"/>
    <w:rsid w:val="00585431"/>
    <w:rsid w:val="005D7C5F"/>
    <w:rsid w:val="005E23BC"/>
    <w:rsid w:val="00613165"/>
    <w:rsid w:val="00617F68"/>
    <w:rsid w:val="00691EC1"/>
    <w:rsid w:val="006B405A"/>
    <w:rsid w:val="007273C7"/>
    <w:rsid w:val="007401FC"/>
    <w:rsid w:val="007C53FB"/>
    <w:rsid w:val="00831F59"/>
    <w:rsid w:val="00837BB8"/>
    <w:rsid w:val="008A520E"/>
    <w:rsid w:val="008B3641"/>
    <w:rsid w:val="008B7D18"/>
    <w:rsid w:val="008C1F3E"/>
    <w:rsid w:val="008F1F97"/>
    <w:rsid w:val="008F4052"/>
    <w:rsid w:val="008F69D0"/>
    <w:rsid w:val="00946971"/>
    <w:rsid w:val="00981C36"/>
    <w:rsid w:val="00985A65"/>
    <w:rsid w:val="009C40B8"/>
    <w:rsid w:val="009D4EB3"/>
    <w:rsid w:val="009D4F63"/>
    <w:rsid w:val="00A04384"/>
    <w:rsid w:val="00A06804"/>
    <w:rsid w:val="00B04279"/>
    <w:rsid w:val="00B13D1B"/>
    <w:rsid w:val="00B25D04"/>
    <w:rsid w:val="00B56AA1"/>
    <w:rsid w:val="00B75125"/>
    <w:rsid w:val="00B818DF"/>
    <w:rsid w:val="00B931BE"/>
    <w:rsid w:val="00BA1BAA"/>
    <w:rsid w:val="00BC381F"/>
    <w:rsid w:val="00BE1899"/>
    <w:rsid w:val="00BF2CB6"/>
    <w:rsid w:val="00C104B5"/>
    <w:rsid w:val="00C35392"/>
    <w:rsid w:val="00CD107A"/>
    <w:rsid w:val="00CD3FEE"/>
    <w:rsid w:val="00D05A7B"/>
    <w:rsid w:val="00D21AD2"/>
    <w:rsid w:val="00D357E1"/>
    <w:rsid w:val="00D52117"/>
    <w:rsid w:val="00D60560"/>
    <w:rsid w:val="00D668C6"/>
    <w:rsid w:val="00DB0D39"/>
    <w:rsid w:val="00DF2645"/>
    <w:rsid w:val="00E14005"/>
    <w:rsid w:val="00E55E7D"/>
    <w:rsid w:val="00E614DD"/>
    <w:rsid w:val="00E627B4"/>
    <w:rsid w:val="00EE1AAA"/>
    <w:rsid w:val="00F45B3C"/>
    <w:rsid w:val="00F83220"/>
    <w:rsid w:val="00F9444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3641"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  <w:rsid w:val="008B3641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rsid w:val="008B3641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8B3641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8B3641"/>
  </w:style>
  <w:style w:type="paragraph" w:styleId="BodyText2">
    <w:name w:val="Body Text 2"/>
    <w:basedOn w:val="Normal"/>
    <w:link w:val="BodyText2Char"/>
    <w:uiPriority w:val="99"/>
    <w:semiHidden/>
    <w:unhideWhenUsed/>
    <w:rsid w:val="008B3641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B3641"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8B3641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8B3641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8B3641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8B3641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8B3641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8B3641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8B3641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8B3641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8B3641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8B3641"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8B3641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8B3641"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8B3641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8B3641"/>
  </w:style>
  <w:style w:type="paragraph" w:styleId="EndnoteText">
    <w:name w:val="endnote text"/>
    <w:basedOn w:val="Normal"/>
    <w:link w:val="EndnoteTextChar"/>
    <w:uiPriority w:val="99"/>
    <w:semiHidden/>
    <w:unhideWhenUsed/>
    <w:rsid w:val="008B3641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B3641"/>
  </w:style>
  <w:style w:type="paragraph" w:styleId="EnvelopeAddress">
    <w:name w:val="envelope address"/>
    <w:basedOn w:val="Normal"/>
    <w:uiPriority w:val="99"/>
    <w:semiHidden/>
    <w:unhideWhenUsed/>
    <w:rsid w:val="008B3641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rsid w:val="008B3641"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8B3641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B3641"/>
  </w:style>
  <w:style w:type="character" w:customStyle="1" w:styleId="Heading1Char">
    <w:name w:val="Heading 1 Char"/>
    <w:basedOn w:val="DefaultParagraphFont"/>
    <w:link w:val="Heading1"/>
    <w:uiPriority w:val="9"/>
    <w:rsid w:val="008B3641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B3641"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B3641"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B3641"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B3641"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B3641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B3641"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B3641"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B3641"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B3641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B3641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8B3641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B3641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B3641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B3641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B3641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B3641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B3641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B3641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B3641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B3641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rsid w:val="008B3641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8B3641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8B3641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8B3641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8B3641"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rsid w:val="008B3641"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rsid w:val="008B3641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8B3641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8B3641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8B3641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8B3641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8B3641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8B3641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8B3641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8B3641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rsid w:val="008B3641"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rsid w:val="008B3641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8B3641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8B3641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8B3641"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8B364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8B3641"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rsid w:val="008B3641"/>
    <w:pPr>
      <w:ind w:firstLine="0"/>
    </w:pPr>
  </w:style>
  <w:style w:type="paragraph" w:styleId="NormalWeb">
    <w:name w:val="Normal (Web)"/>
    <w:basedOn w:val="Normal"/>
    <w:uiPriority w:val="99"/>
    <w:semiHidden/>
    <w:unhideWhenUsed/>
    <w:rsid w:val="008B3641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8B3641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8B3641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8B3641"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rsid w:val="008B3641"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8B3641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8B3641"/>
  </w:style>
  <w:style w:type="paragraph" w:styleId="Signature">
    <w:name w:val="Signature"/>
    <w:basedOn w:val="Normal"/>
    <w:link w:val="SignatureChar"/>
    <w:uiPriority w:val="99"/>
    <w:semiHidden/>
    <w:unhideWhenUsed/>
    <w:rsid w:val="008B3641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8B3641"/>
  </w:style>
  <w:style w:type="paragraph" w:styleId="TableofAuthorities">
    <w:name w:val="table of authorities"/>
    <w:basedOn w:val="Normal"/>
    <w:next w:val="Normal"/>
    <w:uiPriority w:val="99"/>
    <w:semiHidden/>
    <w:unhideWhenUsed/>
    <w:rsid w:val="008B3641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8B3641"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rsid w:val="008B3641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8B3641"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8B3641"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8B3641"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B3641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8B3641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8B3641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8B3641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8B3641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8B3641"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B3641"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sid w:val="008B3641"/>
    <w:rPr>
      <w:i/>
      <w:iCs/>
    </w:rPr>
  </w:style>
  <w:style w:type="table" w:styleId="TableGrid">
    <w:name w:val="Table Grid"/>
    <w:basedOn w:val="TableNormal"/>
    <w:uiPriority w:val="39"/>
    <w:rsid w:val="008B3641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rsid w:val="008B3641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Autospacing="0" w:afterLines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rsid w:val="008B3641"/>
    <w:pPr>
      <w:spacing w:before="240"/>
    </w:pPr>
  </w:style>
  <w:style w:type="paragraph" w:customStyle="1" w:styleId="TableNote">
    <w:name w:val="Table Note"/>
    <w:basedOn w:val="Normal"/>
    <w:uiPriority w:val="6"/>
    <w:qFormat/>
    <w:rsid w:val="008B3641"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rsid w:val="008B3641"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rsid w:val="008B3641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715724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715724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715724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715724">
          <w:pPr>
            <w:pStyle w:val="2EB449EEE1B24578B2F5D2D1AF42B15F"/>
          </w:pPr>
          <w:r>
            <w:t>Date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00"/>
  <w:defaultTabStop w:val="720"/>
  <w:characterSpacingControl w:val="doNotCompress"/>
  <w:compat>
    <w:useFELayout/>
  </w:compat>
  <w:rsids>
    <w:rsidRoot w:val="00006BD9"/>
    <w:rsid w:val="00006BD9"/>
    <w:rsid w:val="000166A4"/>
    <w:rsid w:val="003729CB"/>
    <w:rsid w:val="003811CD"/>
    <w:rsid w:val="003A0181"/>
    <w:rsid w:val="005A3EFE"/>
    <w:rsid w:val="00715724"/>
    <w:rsid w:val="008342E9"/>
    <w:rsid w:val="00A12713"/>
    <w:rsid w:val="00FD211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572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  <w:rsid w:val="00715724"/>
  </w:style>
  <w:style w:type="paragraph" w:customStyle="1" w:styleId="DE6BE46DEE37441CAD65BAEC4F74BF9B">
    <w:name w:val="DE6BE46DEE37441CAD65BAEC4F74BF9B"/>
    <w:rsid w:val="00715724"/>
  </w:style>
  <w:style w:type="paragraph" w:customStyle="1" w:styleId="16057CA204D7459A80674E6CC7F2B98F">
    <w:name w:val="16057CA204D7459A80674E6CC7F2B98F"/>
    <w:rsid w:val="00715724"/>
  </w:style>
  <w:style w:type="paragraph" w:customStyle="1" w:styleId="2EB449EEE1B24578B2F5D2D1AF42B15F">
    <w:name w:val="2EB449EEE1B24578B2F5D2D1AF42B15F"/>
    <w:rsid w:val="00715724"/>
  </w:style>
  <w:style w:type="paragraph" w:customStyle="1" w:styleId="5540D46721E74F1F87F3EF7B04FEBA42">
    <w:name w:val="5540D46721E74F1F87F3EF7B04FEBA42"/>
    <w:rsid w:val="00715724"/>
  </w:style>
  <w:style w:type="paragraph" w:customStyle="1" w:styleId="77DB4CF9A5B74296853827B521A7D7AA">
    <w:name w:val="77DB4CF9A5B74296853827B521A7D7AA"/>
    <w:rsid w:val="00715724"/>
  </w:style>
  <w:style w:type="character" w:styleId="Emphasis">
    <w:name w:val="Emphasis"/>
    <w:basedOn w:val="DefaultParagraphFont"/>
    <w:uiPriority w:val="8"/>
    <w:qFormat/>
    <w:rsid w:val="00715724"/>
    <w:rPr>
      <w:i/>
      <w:iCs/>
    </w:rPr>
  </w:style>
  <w:style w:type="paragraph" w:customStyle="1" w:styleId="887BF195B7DF465AA17C76D5296A8CBF">
    <w:name w:val="887BF195B7DF465AA17C76D5296A8CBF"/>
    <w:rsid w:val="00715724"/>
  </w:style>
  <w:style w:type="paragraph" w:customStyle="1" w:styleId="737B7A872A0B46F1B13CA6B325EB4D19">
    <w:name w:val="737B7A872A0B46F1B13CA6B325EB4D19"/>
    <w:rsid w:val="00715724"/>
  </w:style>
  <w:style w:type="paragraph" w:customStyle="1" w:styleId="62A6F31A785440ECB96ADC5981FF4752">
    <w:name w:val="62A6F31A785440ECB96ADC5981FF4752"/>
    <w:rsid w:val="00715724"/>
  </w:style>
  <w:style w:type="paragraph" w:customStyle="1" w:styleId="D9C19BC654FA4AD79BD77F0853626B0F">
    <w:name w:val="D9C19BC654FA4AD79BD77F0853626B0F"/>
    <w:rsid w:val="00715724"/>
  </w:style>
  <w:style w:type="paragraph" w:customStyle="1" w:styleId="330B3D3522064DE6AAC807094C60602E">
    <w:name w:val="330B3D3522064DE6AAC807094C60602E"/>
    <w:rsid w:val="00715724"/>
  </w:style>
  <w:style w:type="paragraph" w:customStyle="1" w:styleId="F18C40EBF0714E5FA394C689C807489F">
    <w:name w:val="F18C40EBF0714E5FA394C689C807489F"/>
    <w:rsid w:val="00715724"/>
  </w:style>
  <w:style w:type="paragraph" w:customStyle="1" w:styleId="4105F2F2873C4702B50AFE8D5C532CAF">
    <w:name w:val="4105F2F2873C4702B50AFE8D5C532CAF"/>
    <w:rsid w:val="00715724"/>
  </w:style>
  <w:style w:type="paragraph" w:customStyle="1" w:styleId="C4049ED94391408D841E5BEEA7B1EE2D">
    <w:name w:val="C4049ED94391408D841E5BEEA7B1EE2D"/>
    <w:rsid w:val="00715724"/>
  </w:style>
  <w:style w:type="paragraph" w:customStyle="1" w:styleId="3016D6814D474893A7429AA139D5D8E9">
    <w:name w:val="3016D6814D474893A7429AA139D5D8E9"/>
    <w:rsid w:val="00715724"/>
  </w:style>
  <w:style w:type="paragraph" w:customStyle="1" w:styleId="151C6504EC854B0DB71549A5B7A3B09A">
    <w:name w:val="151C6504EC854B0DB71549A5B7A3B09A"/>
    <w:rsid w:val="00715724"/>
  </w:style>
  <w:style w:type="paragraph" w:customStyle="1" w:styleId="73C9E8CF9D0B45BCA85EDF1F5721BD85">
    <w:name w:val="73C9E8CF9D0B45BCA85EDF1F5721BD85"/>
    <w:rsid w:val="00715724"/>
  </w:style>
  <w:style w:type="paragraph" w:customStyle="1" w:styleId="F3AFB141F2AA4232864A741E2E709FA4">
    <w:name w:val="F3AFB141F2AA4232864A741E2E709FA4"/>
    <w:rsid w:val="00715724"/>
  </w:style>
  <w:style w:type="paragraph" w:customStyle="1" w:styleId="B1037EFF526E4A3DBAAFA20A8B664FB6">
    <w:name w:val="B1037EFF526E4A3DBAAFA20A8B664FB6"/>
    <w:rsid w:val="00715724"/>
  </w:style>
  <w:style w:type="paragraph" w:customStyle="1" w:styleId="9C6FB8FCB72740F59F2990289E6EFBA4">
    <w:name w:val="9C6FB8FCB72740F59F2990289E6EFBA4"/>
    <w:rsid w:val="00715724"/>
  </w:style>
  <w:style w:type="paragraph" w:customStyle="1" w:styleId="41A0A13182FE4B20BCF46396C1EFBA50">
    <w:name w:val="41A0A13182FE4B20BCF46396C1EFBA50"/>
    <w:rsid w:val="00715724"/>
  </w:style>
  <w:style w:type="paragraph" w:customStyle="1" w:styleId="38DDC385D6A24EDC92D87FE077CA9250">
    <w:name w:val="38DDC385D6A24EDC92D87FE077CA9250"/>
    <w:rsid w:val="00715724"/>
  </w:style>
  <w:style w:type="paragraph" w:customStyle="1" w:styleId="A4466F43627443DCB12791D59844A259">
    <w:name w:val="A4466F43627443DCB12791D59844A259"/>
    <w:rsid w:val="00715724"/>
  </w:style>
  <w:style w:type="paragraph" w:customStyle="1" w:styleId="9CD246CD739B4CAA8B8208A93B154BF2">
    <w:name w:val="9CD246CD739B4CAA8B8208A93B154BF2"/>
    <w:rsid w:val="00715724"/>
  </w:style>
  <w:style w:type="paragraph" w:customStyle="1" w:styleId="B04735D23FD4479AA4383BE2FB148CCF">
    <w:name w:val="B04735D23FD4479AA4383BE2FB148CCF"/>
    <w:rsid w:val="00715724"/>
  </w:style>
  <w:style w:type="paragraph" w:customStyle="1" w:styleId="B577A41740F24C18883261402A39854A">
    <w:name w:val="B577A41740F24C18883261402A39854A"/>
    <w:rsid w:val="00715724"/>
  </w:style>
  <w:style w:type="paragraph" w:customStyle="1" w:styleId="90D1CBBF6D9946FFBD3B68091006D003">
    <w:name w:val="90D1CBBF6D9946FFBD3B68091006D003"/>
    <w:rsid w:val="00715724"/>
  </w:style>
  <w:style w:type="paragraph" w:customStyle="1" w:styleId="740905EC191C4FBCA39D651D57BD9BC8">
    <w:name w:val="740905EC191C4FBCA39D651D57BD9BC8"/>
    <w:rsid w:val="00715724"/>
  </w:style>
  <w:style w:type="paragraph" w:customStyle="1" w:styleId="D6198BD0E4A84028BE1FBC152EF96943">
    <w:name w:val="D6198BD0E4A84028BE1FBC152EF96943"/>
    <w:rsid w:val="00715724"/>
  </w:style>
  <w:style w:type="paragraph" w:customStyle="1" w:styleId="36AD994D7BED4464BC10FE24FDBC09B7">
    <w:name w:val="36AD994D7BED4464BC10FE24FDBC09B7"/>
    <w:rsid w:val="00715724"/>
  </w:style>
  <w:style w:type="paragraph" w:customStyle="1" w:styleId="84840EE0329540E5A389FAD143582B30">
    <w:name w:val="84840EE0329540E5A389FAD143582B30"/>
    <w:rsid w:val="00715724"/>
  </w:style>
  <w:style w:type="paragraph" w:customStyle="1" w:styleId="0FD153BAB4004EF99B4725C6EB88337D">
    <w:name w:val="0FD153BAB4004EF99B4725C6EB88337D"/>
    <w:rsid w:val="00715724"/>
  </w:style>
  <w:style w:type="paragraph" w:customStyle="1" w:styleId="A4C41BAAB1F740A7B90E102C98027AC8">
    <w:name w:val="A4C41BAAB1F740A7B90E102C98027AC8"/>
    <w:rsid w:val="00715724"/>
  </w:style>
  <w:style w:type="paragraph" w:customStyle="1" w:styleId="55179E73227245709BEC038E091188BB">
    <w:name w:val="55179E73227245709BEC038E091188BB"/>
    <w:rsid w:val="00715724"/>
  </w:style>
  <w:style w:type="paragraph" w:customStyle="1" w:styleId="F16FF4CF2D61443CB2AF5C7703A7CDC0">
    <w:name w:val="F16FF4CF2D61443CB2AF5C7703A7CDC0"/>
    <w:rsid w:val="00715724"/>
  </w:style>
  <w:style w:type="paragraph" w:customStyle="1" w:styleId="248F3D34A9FD41CF8791218BD66391B1">
    <w:name w:val="248F3D34A9FD41CF8791218BD66391B1"/>
    <w:rsid w:val="00715724"/>
  </w:style>
  <w:style w:type="paragraph" w:customStyle="1" w:styleId="239B5C998B714D0F9C9AAB3804A160C0">
    <w:name w:val="239B5C998B714D0F9C9AAB3804A160C0"/>
    <w:rsid w:val="00715724"/>
  </w:style>
  <w:style w:type="paragraph" w:customStyle="1" w:styleId="89B8971D8A054BD190E98545CC523EF4">
    <w:name w:val="89B8971D8A054BD190E98545CC523EF4"/>
    <w:rsid w:val="00715724"/>
  </w:style>
  <w:style w:type="paragraph" w:customStyle="1" w:styleId="457FE0792BC84BC9970DE2B4F9052F53">
    <w:name w:val="457FE0792BC84BC9970DE2B4F9052F53"/>
    <w:rsid w:val="00715724"/>
  </w:style>
  <w:style w:type="paragraph" w:customStyle="1" w:styleId="AD311FAA0BC848B08312ACFCCCA0B68E">
    <w:name w:val="AD311FAA0BC848B08312ACFCCCA0B68E"/>
    <w:rsid w:val="00715724"/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52</Words>
  <Characters>3721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43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12T16:25:00Z</dcterms:created>
  <dcterms:modified xsi:type="dcterms:W3CDTF">2019-11-12T1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cFafHvsw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